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Pr="004E3857"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These soilborne diseases ha</w:t>
      </w:r>
      <w:bookmarkStart w:id="0" w:name="_GoBack"/>
      <w:bookmarkEnd w:id="0"/>
      <w:r w:rsidRPr="004E3857">
        <w:rPr>
          <w:bCs/>
        </w:rPr>
        <w:t xml:space="preserve">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66C9A3EE" w14:textId="2D56D662" w:rsidR="00D633FE" w:rsidRPr="004E3857"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33B39C2D" w14:textId="1A161504" w:rsidR="00BE13AD" w:rsidRPr="005F3981"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w:t>
      </w:r>
      <w:r w:rsidR="00D633FE" w:rsidRPr="004E3857">
        <w:lastRenderedPageBreak/>
        <w:t>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D926DB" w:rsidRDefault="00D926DB" w:rsidP="00EF678C">
      <w:pPr>
        <w:spacing w:after="0"/>
        <w:ind w:firstLine="360"/>
        <w:rPr>
          <w:i/>
        </w:rPr>
      </w:pPr>
      <w:r w:rsidRPr="00D926DB">
        <w:rPr>
          <w:i/>
        </w:rPr>
        <w:t>Sample</w:t>
      </w:r>
      <w:r w:rsidR="00434BC0">
        <w:rPr>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45526AAF" w14:textId="158B78B9" w:rsidR="005F3981" w:rsidRPr="005F3981" w:rsidRDefault="00434BC0" w:rsidP="00434BC0">
      <w:pPr>
        <w:spacing w:after="0"/>
        <w:ind w:firstLine="720"/>
      </w:pPr>
      <w:r>
        <w:t>Climatic data was collected based GIS coordinates for each sample location and use</w:t>
      </w:r>
      <w:r w:rsidR="00C04DBD">
        <w:t>d</w:t>
      </w:r>
      <w:r>
        <w:t xml:space="preserve"> to query different climatic databases to obtain different environmental parameters</w:t>
      </w:r>
      <w:r w:rsidR="005F3981" w:rsidRPr="005F3981">
        <w:t xml:space="preserve">.  </w:t>
      </w:r>
    </w:p>
    <w:p w14:paraId="05D39890" w14:textId="77777777" w:rsidR="00E60F6B" w:rsidRPr="005F3981" w:rsidRDefault="00E60F6B" w:rsidP="00EF678C">
      <w:pPr>
        <w:spacing w:after="0"/>
      </w:pPr>
    </w:p>
    <w:p w14:paraId="21908FC0" w14:textId="73172AF1" w:rsidR="00E60F6B" w:rsidRPr="00434BC0" w:rsidRDefault="00434BC0" w:rsidP="00EF678C">
      <w:pPr>
        <w:spacing w:after="0"/>
        <w:rPr>
          <w:i/>
        </w:rPr>
      </w:pPr>
      <w:r>
        <w:rPr>
          <w:i/>
        </w:rPr>
        <w:t>Statistical methods</w:t>
      </w:r>
    </w:p>
    <w:p w14:paraId="2D0CA933" w14:textId="56084032" w:rsidR="001D5CAF" w:rsidRDefault="00C04DBD" w:rsidP="00EF678C">
      <w:pPr>
        <w:spacing w:after="0"/>
        <w:ind w:firstLine="360"/>
      </w:pPr>
      <w:r>
        <w:t>A dataset was constructed based o</w:t>
      </w:r>
      <w:r w:rsidR="00F82CE6">
        <w:t xml:space="preserve">n number of species identified and </w:t>
      </w:r>
      <w:r>
        <w:t>diversity indices</w:t>
      </w:r>
      <w:r w:rsidR="00F82CE6">
        <w:t>.  In addition, based on latitude and longitude also included in the dataset, climate data such as temperature and precipitation were collected.  Data was initi</w:t>
      </w:r>
      <w:r w:rsidR="00D677C1">
        <w:t xml:space="preserve">ally explored to </w:t>
      </w:r>
      <w:r w:rsidR="00F175B4">
        <w:t>determine the</w:t>
      </w:r>
      <w:r w:rsidR="00D677C1">
        <w:t xml:space="preserve"> transformation of the data or </w:t>
      </w:r>
      <w:r w:rsidR="00F175B4">
        <w:t xml:space="preserve">exclusion of data.  </w:t>
      </w:r>
      <w:r w:rsidR="008929C9">
        <w:t xml:space="preserve">The field corresponding to Arkansas collected on 2011 was removed from the data due to issues during data collection since only one field was sampled, and it was oversampled deviating from methods followed in other fields.  </w:t>
      </w:r>
      <w:r w:rsidR="00F175B4">
        <w:t xml:space="preserve">Parameters that contain quantitative data, such as temperature, precipitation and latitude were centered to reduce possible issues with colinearity.  </w:t>
      </w:r>
      <w:r w:rsidR="005A242B">
        <w:t xml:space="preserve">These parameters were centered and added to the data to explore data and construct models.  </w:t>
      </w:r>
      <w:r w:rsidR="00F175B4">
        <w:t xml:space="preserve">As part of the exploration, </w:t>
      </w:r>
      <w:r w:rsidR="001D5CAF">
        <w:t>plots of different parameters were examined against operational taxonomic units (OTU) or Shannon index.</w:t>
      </w:r>
    </w:p>
    <w:p w14:paraId="17B10C56" w14:textId="77777777" w:rsidR="001001E6" w:rsidRDefault="001001E6" w:rsidP="00EF678C">
      <w:pPr>
        <w:spacing w:after="0"/>
        <w:ind w:firstLine="360"/>
      </w:pPr>
    </w:p>
    <w:p w14:paraId="41E77E82" w14:textId="59C3D667" w:rsidR="00E60F6B" w:rsidRPr="005F3981" w:rsidRDefault="001D5CAF" w:rsidP="00EF678C">
      <w:pPr>
        <w:spacing w:after="0"/>
        <w:ind w:firstLine="360"/>
      </w:pPr>
      <w:r>
        <w:t xml:space="preserve"> </w:t>
      </w:r>
      <w:r w:rsidR="00E60F6B" w:rsidRPr="005F3981">
        <w:t>Statistical methods will help me to understand if there is a pattern across the different states sampled (10 states total) to determine what are (if there is any) difference of community structure across the soybean fields on different states, or if there is different factors that affect the community structure of oomycetes promoting a conducive environment for pathogenic species.  Therefore methods on multivariate statistics, correlation of diversity with different factors (e.g. temperature, soil moisture, soil type) will provide some basis on the distribution of these species.  If those factors are determined, we can also use to better approach to model the presence of this oomycetes (e.g. general linear model using a reduction of dimensions on my diversity data to compare that to different environmental data) and the risks implied with their presence/abundance also considering their environment.</w:t>
      </w: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associated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7FFE4BE"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1001E6"/>
    <w:rsid w:val="00131B34"/>
    <w:rsid w:val="001D5CAF"/>
    <w:rsid w:val="00256E54"/>
    <w:rsid w:val="00297BE0"/>
    <w:rsid w:val="00310431"/>
    <w:rsid w:val="00347951"/>
    <w:rsid w:val="003B6935"/>
    <w:rsid w:val="003E4185"/>
    <w:rsid w:val="00403C5E"/>
    <w:rsid w:val="00434BC0"/>
    <w:rsid w:val="004E0B62"/>
    <w:rsid w:val="004E5607"/>
    <w:rsid w:val="005A242B"/>
    <w:rsid w:val="005D7BF9"/>
    <w:rsid w:val="005F3981"/>
    <w:rsid w:val="00845B95"/>
    <w:rsid w:val="008929C9"/>
    <w:rsid w:val="008A13A2"/>
    <w:rsid w:val="00930C9F"/>
    <w:rsid w:val="009D2D11"/>
    <w:rsid w:val="00A07C7D"/>
    <w:rsid w:val="00A137D9"/>
    <w:rsid w:val="00A65BDE"/>
    <w:rsid w:val="00AB51BC"/>
    <w:rsid w:val="00AC7E5F"/>
    <w:rsid w:val="00BE13AD"/>
    <w:rsid w:val="00BE64CB"/>
    <w:rsid w:val="00C04DBD"/>
    <w:rsid w:val="00D16828"/>
    <w:rsid w:val="00D633FE"/>
    <w:rsid w:val="00D677C1"/>
    <w:rsid w:val="00D926DB"/>
    <w:rsid w:val="00E60F6B"/>
    <w:rsid w:val="00E67EAD"/>
    <w:rsid w:val="00EB5D78"/>
    <w:rsid w:val="00EF678C"/>
    <w:rsid w:val="00F175B4"/>
    <w:rsid w:val="00F82CE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9BC1CD-B2E0-7E42-8717-3E87827DE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4</Pages>
  <Words>2783</Words>
  <Characters>15866</Characters>
  <Application>Microsoft Macintosh Word</Application>
  <DocSecurity>0</DocSecurity>
  <Lines>132</Lines>
  <Paragraphs>37</Paragraphs>
  <ScaleCrop>false</ScaleCrop>
  <Company>Rojas</Company>
  <LinksUpToDate>false</LinksUpToDate>
  <CharactersWithSpaces>18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14</cp:revision>
  <dcterms:created xsi:type="dcterms:W3CDTF">2014-12-08T05:43:00Z</dcterms:created>
  <dcterms:modified xsi:type="dcterms:W3CDTF">2014-12-10T19:32:00Z</dcterms:modified>
</cp:coreProperties>
</file>